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2B2ABF" w14:textId="13C58031" w:rsidR="005C4A28" w:rsidRDefault="005C4A28">
      <w:bookmarkStart w:id="0" w:name="_GoBack"/>
      <w:bookmarkEnd w:id="0"/>
      <w:r>
        <w:t>Supplementary Materials</w:t>
      </w:r>
    </w:p>
    <w:p w14:paraId="2ACE51F3" w14:textId="77777777" w:rsidR="00F42402" w:rsidRPr="00921AC0" w:rsidRDefault="00F42402" w:rsidP="00F42402">
      <w:pPr>
        <w:suppressLineNumbers/>
        <w:spacing w:after="0" w:line="480" w:lineRule="auto"/>
        <w:jc w:val="center"/>
        <w:rPr>
          <w:rFonts w:cstheme="minorHAnsi"/>
          <w:b/>
        </w:rPr>
      </w:pPr>
      <w:r w:rsidRPr="00921AC0">
        <w:rPr>
          <w:rFonts w:cstheme="minorHAnsi"/>
          <w:b/>
        </w:rPr>
        <w:t>Prediction of Serum HIV-1 Neutralization Titers After Passive Administration of VRC01</w:t>
      </w:r>
    </w:p>
    <w:p w14:paraId="6E3C9D31" w14:textId="0685D2F9" w:rsidR="005C4A28" w:rsidRDefault="00F42402" w:rsidP="00A52D85">
      <w:pPr>
        <w:jc w:val="center"/>
      </w:pPr>
      <w:r>
        <w:rPr>
          <w:rFonts w:cstheme="minorHAnsi"/>
          <w:b/>
        </w:rPr>
        <w:t xml:space="preserve">by Huang et al. </w:t>
      </w:r>
    </w:p>
    <w:p w14:paraId="4859136A" w14:textId="56FB3CEC" w:rsidR="0031544C" w:rsidRPr="003301BC" w:rsidRDefault="00E04A39">
      <w:pPr>
        <w:rPr>
          <w:b/>
        </w:rPr>
      </w:pPr>
      <w:r w:rsidRPr="003301BC">
        <w:rPr>
          <w:b/>
        </w:rPr>
        <w:t xml:space="preserve">Table S1: </w:t>
      </w:r>
      <w:r w:rsidR="00390658" w:rsidRPr="003301BC">
        <w:rPr>
          <w:b/>
        </w:rPr>
        <w:t>N</w:t>
      </w:r>
      <w:r w:rsidR="0031544C" w:rsidRPr="003301BC">
        <w:rPr>
          <w:b/>
        </w:rPr>
        <w:t xml:space="preserve">eutralization </w:t>
      </w:r>
      <w:r w:rsidR="00390658" w:rsidRPr="003301BC">
        <w:rPr>
          <w:b/>
        </w:rPr>
        <w:t xml:space="preserve">titers </w:t>
      </w:r>
      <w:r w:rsidR="00D7607C" w:rsidRPr="003301BC">
        <w:rPr>
          <w:b/>
        </w:rPr>
        <w:t xml:space="preserve">of the VRC01 clinical lot </w:t>
      </w:r>
      <w:r w:rsidR="00E100C9" w:rsidRPr="003301BC">
        <w:rPr>
          <w:b/>
        </w:rPr>
        <w:t xml:space="preserve">against </w:t>
      </w:r>
      <w:r w:rsidR="0031544C" w:rsidRPr="003301BC">
        <w:rPr>
          <w:b/>
        </w:rPr>
        <w:t xml:space="preserve">the </w:t>
      </w:r>
      <w:r w:rsidR="00734FB7" w:rsidRPr="003301BC">
        <w:rPr>
          <w:b/>
        </w:rPr>
        <w:t xml:space="preserve">2 </w:t>
      </w:r>
      <w:r w:rsidR="00390658" w:rsidRPr="003301BC">
        <w:rPr>
          <w:b/>
        </w:rPr>
        <w:t xml:space="preserve">tier </w:t>
      </w:r>
      <w:r w:rsidR="00734FB7" w:rsidRPr="003301BC">
        <w:rPr>
          <w:b/>
        </w:rPr>
        <w:t>1</w:t>
      </w:r>
      <w:r w:rsidR="00040874" w:rsidRPr="003301BC">
        <w:rPr>
          <w:b/>
        </w:rPr>
        <w:t xml:space="preserve"> </w:t>
      </w:r>
      <w:r w:rsidR="00E100C9" w:rsidRPr="003301BC">
        <w:rPr>
          <w:b/>
        </w:rPr>
        <w:t>Env-</w:t>
      </w:r>
      <w:proofErr w:type="spellStart"/>
      <w:r w:rsidR="00E100C9" w:rsidRPr="003301BC">
        <w:rPr>
          <w:b/>
        </w:rPr>
        <w:t>pseudotyped</w:t>
      </w:r>
      <w:proofErr w:type="spellEnd"/>
      <w:r w:rsidR="00E100C9" w:rsidRPr="003301BC">
        <w:rPr>
          <w:b/>
        </w:rPr>
        <w:t xml:space="preserve"> </w:t>
      </w:r>
      <w:r w:rsidR="00040874" w:rsidRPr="003301BC">
        <w:rPr>
          <w:b/>
        </w:rPr>
        <w:t>viruses (MN.3 and MW965.26)</w:t>
      </w:r>
      <w:r w:rsidR="00734FB7" w:rsidRPr="003301BC">
        <w:rPr>
          <w:b/>
        </w:rPr>
        <w:t xml:space="preserve">, and </w:t>
      </w:r>
      <w:r w:rsidR="00390658" w:rsidRPr="003301BC">
        <w:rPr>
          <w:b/>
        </w:rPr>
        <w:t xml:space="preserve">the </w:t>
      </w:r>
      <w:r w:rsidR="0031544C" w:rsidRPr="003301BC">
        <w:rPr>
          <w:b/>
        </w:rPr>
        <w:t xml:space="preserve">11 </w:t>
      </w:r>
      <w:r w:rsidR="00390658" w:rsidRPr="003301BC">
        <w:rPr>
          <w:b/>
        </w:rPr>
        <w:t xml:space="preserve">tier </w:t>
      </w:r>
      <w:r w:rsidR="00040874" w:rsidRPr="003301BC">
        <w:rPr>
          <w:b/>
        </w:rPr>
        <w:t xml:space="preserve">2 </w:t>
      </w:r>
      <w:r w:rsidR="00E100C9" w:rsidRPr="003301BC">
        <w:rPr>
          <w:b/>
        </w:rPr>
        <w:t>Env-</w:t>
      </w:r>
      <w:proofErr w:type="spellStart"/>
      <w:r w:rsidR="00E100C9" w:rsidRPr="003301BC">
        <w:rPr>
          <w:b/>
        </w:rPr>
        <w:t>pseudotyped</w:t>
      </w:r>
      <w:proofErr w:type="spellEnd"/>
      <w:r w:rsidR="00E100C9" w:rsidRPr="003301BC">
        <w:rPr>
          <w:b/>
        </w:rPr>
        <w:t xml:space="preserve"> </w:t>
      </w:r>
      <w:r w:rsidR="0031544C" w:rsidRPr="003301BC">
        <w:rPr>
          <w:b/>
        </w:rPr>
        <w:t>global panel viruses</w:t>
      </w:r>
      <w:r w:rsidR="00E100C9" w:rsidRPr="003301BC">
        <w:rPr>
          <w:b/>
          <w:bCs/>
        </w:rPr>
        <w:fldChar w:fldCharType="begin">
          <w:fldData xml:space="preserve">PEVuZE5vdGU+PENpdGU+PEF1dGhvcj5kZUNhbXA8L0F1dGhvcj48WWVhcj4yMDE0PC9ZZWFyPjxS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</w:fldData>
        </w:fldChar>
      </w:r>
      <w:r w:rsidR="00F42402">
        <w:rPr>
          <w:b/>
          <w:bCs/>
        </w:rPr>
        <w:instrText xml:space="preserve"> ADDIN EN.CITE </w:instrText>
      </w:r>
      <w:r w:rsidR="00F42402">
        <w:rPr>
          <w:b/>
          <w:bCs/>
        </w:rPr>
        <w:fldChar w:fldCharType="begin">
          <w:fldData xml:space="preserve">PEVuZE5vdGU+PENpdGU+PEF1dGhvcj5kZUNhbXA8L0F1dGhvcj48WWVhcj4yMDE0PC9ZZWFyPjxS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</w:fldData>
        </w:fldChar>
      </w:r>
      <w:r w:rsidR="00F42402">
        <w:rPr>
          <w:b/>
          <w:bCs/>
        </w:rPr>
        <w:instrText xml:space="preserve"> ADDIN EN.CITE.DATA </w:instrText>
      </w:r>
      <w:r w:rsidR="00F42402">
        <w:rPr>
          <w:b/>
          <w:bCs/>
        </w:rPr>
      </w:r>
      <w:r w:rsidR="00F42402">
        <w:rPr>
          <w:b/>
          <w:bCs/>
        </w:rPr>
        <w:fldChar w:fldCharType="end"/>
      </w:r>
      <w:r w:rsidR="00E100C9" w:rsidRPr="003301BC">
        <w:rPr>
          <w:b/>
          <w:bCs/>
        </w:rPr>
      </w:r>
      <w:r w:rsidR="00E100C9" w:rsidRPr="003301BC">
        <w:rPr>
          <w:b/>
          <w:bCs/>
        </w:rPr>
        <w:fldChar w:fldCharType="separate"/>
      </w:r>
      <w:r w:rsidR="00F42402" w:rsidRPr="00F42402">
        <w:rPr>
          <w:b/>
          <w:bCs/>
          <w:noProof/>
          <w:vertAlign w:val="superscript"/>
        </w:rPr>
        <w:t>1</w:t>
      </w:r>
      <w:r w:rsidR="00E100C9" w:rsidRPr="003301BC">
        <w:rPr>
          <w:b/>
          <w:bCs/>
        </w:rPr>
        <w:fldChar w:fldCharType="end"/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811"/>
        <w:gridCol w:w="1194"/>
        <w:gridCol w:w="1255"/>
        <w:gridCol w:w="1255"/>
        <w:gridCol w:w="2626"/>
        <w:gridCol w:w="2199"/>
      </w:tblGrid>
      <w:tr w:rsidR="00040874" w:rsidRPr="0031544C" w14:paraId="739D8B75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C4A9B42" w14:textId="77777777" w:rsidR="00040874" w:rsidRPr="0031544C" w:rsidRDefault="00040874" w:rsidP="00734FB7">
            <w:pPr>
              <w:spacing w:after="0" w:line="240" w:lineRule="auto"/>
              <w:jc w:val="center"/>
            </w:pP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532ECF8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31544C">
              <w:rPr>
                <w:b/>
                <w:bCs/>
              </w:rPr>
              <w:t>Virus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</w:tcPr>
          <w:p w14:paraId="3DB9D690" w14:textId="77777777" w:rsidR="00040874" w:rsidRPr="0031544C" w:rsidRDefault="00040874" w:rsidP="00734FB7">
            <w:pPr>
              <w:spacing w:after="0" w:line="24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Tier 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691E84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31544C">
              <w:rPr>
                <w:b/>
                <w:bCs/>
              </w:rPr>
              <w:t>Clade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C47D60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31544C">
              <w:rPr>
                <w:b/>
                <w:bCs/>
              </w:rPr>
              <w:t>IC</w:t>
            </w:r>
            <w:proofErr w:type="gramStart"/>
            <w:r w:rsidRPr="0031544C">
              <w:rPr>
                <w:b/>
                <w:bCs/>
              </w:rPr>
              <w:t>50  (</w:t>
            </w:r>
            <w:proofErr w:type="gramEnd"/>
            <w:r w:rsidRPr="0031544C">
              <w:rPr>
                <w:b/>
                <w:bCs/>
              </w:rPr>
              <w:t>mcg/mL)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F81BD"/>
            <w:vAlign w:val="center"/>
          </w:tcPr>
          <w:p w14:paraId="610ABA64" w14:textId="77777777" w:rsidR="00040874" w:rsidRPr="0031544C" w:rsidRDefault="00040874" w:rsidP="00734FB7">
            <w:pPr>
              <w:spacing w:after="0" w:line="240" w:lineRule="auto"/>
              <w:jc w:val="center"/>
              <w:rPr>
                <w:b/>
                <w:bCs/>
              </w:rPr>
            </w:pPr>
            <w:r w:rsidRPr="0031544C">
              <w:rPr>
                <w:b/>
                <w:bCs/>
              </w:rPr>
              <w:t>IC</w:t>
            </w:r>
            <w:proofErr w:type="gramStart"/>
            <w:r>
              <w:rPr>
                <w:b/>
                <w:bCs/>
              </w:rPr>
              <w:t>8</w:t>
            </w:r>
            <w:r w:rsidRPr="0031544C">
              <w:rPr>
                <w:b/>
                <w:bCs/>
              </w:rPr>
              <w:t>0  (</w:t>
            </w:r>
            <w:proofErr w:type="gramEnd"/>
            <w:r w:rsidRPr="0031544C">
              <w:rPr>
                <w:b/>
                <w:bCs/>
              </w:rPr>
              <w:t>mcg/mL)</w:t>
            </w:r>
          </w:p>
        </w:tc>
      </w:tr>
      <w:tr w:rsidR="00040874" w:rsidRPr="0031544C" w14:paraId="4DCFB749" w14:textId="77777777" w:rsidTr="00040874">
        <w:trPr>
          <w:trHeight w:val="372"/>
        </w:trPr>
        <w:tc>
          <w:tcPr>
            <w:tcW w:w="434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DFBEE61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31544C">
              <w:t>1</w:t>
            </w:r>
          </w:p>
        </w:tc>
        <w:tc>
          <w:tcPr>
            <w:tcW w:w="639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4F4E836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MN.3</w:t>
            </w:r>
          </w:p>
        </w:tc>
        <w:tc>
          <w:tcPr>
            <w:tcW w:w="672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027D4BE5" w14:textId="77777777" w:rsidR="00040874" w:rsidRDefault="00040874" w:rsidP="00734FB7">
            <w:pPr>
              <w:spacing w:after="0" w:line="240" w:lineRule="auto"/>
              <w:jc w:val="center"/>
            </w:pPr>
            <w:r>
              <w:t>1</w:t>
            </w:r>
          </w:p>
        </w:tc>
        <w:tc>
          <w:tcPr>
            <w:tcW w:w="672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BD52F5D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B</w:t>
            </w:r>
          </w:p>
        </w:tc>
        <w:tc>
          <w:tcPr>
            <w:tcW w:w="1406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C86CBD7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0.04</w:t>
            </w:r>
          </w:p>
        </w:tc>
        <w:tc>
          <w:tcPr>
            <w:tcW w:w="1178" w:type="pct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3A46EBC5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0.12</w:t>
            </w:r>
          </w:p>
        </w:tc>
      </w:tr>
      <w:tr w:rsidR="00040874" w:rsidRPr="0031544C" w14:paraId="5C380885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4B759BD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31544C">
              <w:t>2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8FA88EA" w14:textId="77777777" w:rsidR="00040874" w:rsidRPr="0031544C" w:rsidRDefault="00040874" w:rsidP="00734FB7">
            <w:pPr>
              <w:spacing w:after="0" w:line="240" w:lineRule="auto"/>
              <w:jc w:val="center"/>
            </w:pPr>
            <w:r w:rsidRPr="006B7739">
              <w:rPr>
                <w:rFonts w:eastAsia="Arial Unicode MS" w:cstheme="minorHAnsi"/>
              </w:rPr>
              <w:t>MW965.26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</w:tcPr>
          <w:p w14:paraId="3E63705E" w14:textId="77777777" w:rsidR="00040874" w:rsidRDefault="00040874" w:rsidP="00734FB7">
            <w:pPr>
              <w:spacing w:after="0" w:line="240" w:lineRule="auto"/>
              <w:jc w:val="center"/>
            </w:pPr>
            <w:r>
              <w:t>1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7DAADA1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C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B43A70B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0.10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vAlign w:val="center"/>
          </w:tcPr>
          <w:p w14:paraId="1D6C3B9F" w14:textId="77777777" w:rsidR="00040874" w:rsidRPr="0031544C" w:rsidRDefault="00040874" w:rsidP="00734FB7">
            <w:pPr>
              <w:spacing w:after="0" w:line="240" w:lineRule="auto"/>
              <w:jc w:val="center"/>
            </w:pPr>
            <w:r>
              <w:t>0.26</w:t>
            </w:r>
          </w:p>
        </w:tc>
      </w:tr>
      <w:tr w:rsidR="00040874" w:rsidRPr="0031544C" w14:paraId="2495DC05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ABB446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3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22FD918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X2278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50A82457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D870767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B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33E68B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24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02201A19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0.68</w:t>
            </w:r>
          </w:p>
        </w:tc>
      </w:tr>
      <w:tr w:rsidR="00040874" w:rsidRPr="0031544C" w14:paraId="33379962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26625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4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F98839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X163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</w:tcPr>
          <w:p w14:paraId="48FE2B93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9DA84E3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G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F28D42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24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vAlign w:val="center"/>
          </w:tcPr>
          <w:p w14:paraId="4C60A8C6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1.55</w:t>
            </w:r>
          </w:p>
        </w:tc>
      </w:tr>
      <w:tr w:rsidR="00040874" w:rsidRPr="0031544C" w14:paraId="17889CDA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7041C31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5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BA6A99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X398F1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519877E0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13BB5CC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A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ABA42C1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56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669FB250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1.65</w:t>
            </w:r>
          </w:p>
        </w:tc>
      </w:tr>
      <w:tr w:rsidR="00040874" w:rsidRPr="0031544C" w14:paraId="48CEFC9E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F61F59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6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1D9676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X246.F3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</w:tcPr>
          <w:p w14:paraId="512213E5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36208B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AC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2F61E9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56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vAlign w:val="center"/>
          </w:tcPr>
          <w:p w14:paraId="370152B7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1.63</w:t>
            </w:r>
          </w:p>
        </w:tc>
      </w:tr>
      <w:tr w:rsidR="00040874" w:rsidRPr="0031544C" w14:paraId="00BD9AC7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BE047A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7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FBE964F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NE55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2D99344F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9788BD8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RF01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099D2C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57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383913E9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.54</w:t>
            </w:r>
          </w:p>
        </w:tc>
      </w:tr>
      <w:tr w:rsidR="00040874" w:rsidRPr="0031544C" w14:paraId="7AD1CF77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4E78290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8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0887F9E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E0217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</w:tcPr>
          <w:p w14:paraId="4F94A34D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449A5D4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686B7C39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0.76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vAlign w:val="center"/>
          </w:tcPr>
          <w:p w14:paraId="7E89781C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.08</w:t>
            </w:r>
          </w:p>
        </w:tc>
      </w:tr>
      <w:tr w:rsidR="00040874" w:rsidRPr="0031544C" w14:paraId="6E3E591C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E110DD3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9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F4C52C2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TRO.11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3E0FC706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E531641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B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489BD17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.02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4327F066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.55</w:t>
            </w:r>
          </w:p>
        </w:tc>
      </w:tr>
      <w:tr w:rsidR="00040874" w:rsidRPr="0031544C" w14:paraId="5E9CF8B7" w14:textId="77777777" w:rsidTr="00040874">
        <w:trPr>
          <w:trHeight w:val="372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ED8221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0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AA608AC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PVO.4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</w:tcPr>
          <w:p w14:paraId="4EA7A2C6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01C5C2D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B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B08E073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.04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DF4"/>
            <w:vAlign w:val="center"/>
          </w:tcPr>
          <w:p w14:paraId="0E9754CD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3.17</w:t>
            </w:r>
          </w:p>
        </w:tc>
      </w:tr>
      <w:tr w:rsidR="00040874" w:rsidRPr="0031544C" w14:paraId="3D85E158" w14:textId="77777777" w:rsidTr="00040874">
        <w:trPr>
          <w:trHeight w:val="18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FE5FD1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1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7AEBEE0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X25710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75DD6B11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A616742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15C32107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.1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79D6B90B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3.13</w:t>
            </w:r>
          </w:p>
        </w:tc>
      </w:tr>
      <w:tr w:rsidR="00040874" w:rsidRPr="0031544C" w14:paraId="7F2A096F" w14:textId="77777777" w:rsidTr="00040874">
        <w:trPr>
          <w:trHeight w:val="18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422BAAB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12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536019D2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NE8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28CB761E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207F14CC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RF01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464D9CEB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.26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2A89AFCD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4.27</w:t>
            </w:r>
          </w:p>
        </w:tc>
      </w:tr>
      <w:tr w:rsidR="00040874" w:rsidRPr="0031544C" w14:paraId="34D0158E" w14:textId="77777777" w:rsidTr="00040874">
        <w:trPr>
          <w:trHeight w:val="18"/>
        </w:trPr>
        <w:tc>
          <w:tcPr>
            <w:tcW w:w="434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AB8EFD9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13</w:t>
            </w:r>
          </w:p>
        </w:tc>
        <w:tc>
          <w:tcPr>
            <w:tcW w:w="63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D60982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H119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</w:tcPr>
          <w:p w14:paraId="7537AA79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2</w:t>
            </w:r>
          </w:p>
        </w:tc>
        <w:tc>
          <w:tcPr>
            <w:tcW w:w="672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7393D3AC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CRF07</w:t>
            </w:r>
          </w:p>
        </w:tc>
        <w:tc>
          <w:tcPr>
            <w:tcW w:w="1406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14:paraId="092C6719" w14:textId="77777777" w:rsidR="00040874" w:rsidRPr="0031544C" w:rsidRDefault="00040874" w:rsidP="00976C42">
            <w:pPr>
              <w:spacing w:after="0" w:line="240" w:lineRule="auto"/>
              <w:jc w:val="center"/>
            </w:pPr>
            <w:r w:rsidRPr="0031544C">
              <w:t>1.45</w:t>
            </w:r>
          </w:p>
        </w:tc>
        <w:tc>
          <w:tcPr>
            <w:tcW w:w="117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D0D8E8"/>
            <w:vAlign w:val="center"/>
          </w:tcPr>
          <w:p w14:paraId="077BD612" w14:textId="77777777" w:rsidR="00040874" w:rsidRPr="0031544C" w:rsidRDefault="00040874" w:rsidP="00976C42">
            <w:pPr>
              <w:spacing w:after="0" w:line="240" w:lineRule="auto"/>
              <w:jc w:val="center"/>
            </w:pPr>
            <w:r>
              <w:t>4.45</w:t>
            </w:r>
          </w:p>
        </w:tc>
      </w:tr>
    </w:tbl>
    <w:p w14:paraId="2DD7B816" w14:textId="70746B20" w:rsidR="0031544C" w:rsidRDefault="0031544C"/>
    <w:p w14:paraId="28FE2F40" w14:textId="3BEBC82A" w:rsidR="00B75465" w:rsidRDefault="00B75465" w:rsidP="00B75465">
      <w:r w:rsidRPr="003301BC">
        <w:rPr>
          <w:b/>
        </w:rPr>
        <w:t>Table S2: Frequency of undetectable (i.e., negative response) and detectable (i.e., positive) serum concentration and serum neutralization ID</w:t>
      </w:r>
      <w:r w:rsidRPr="003301BC">
        <w:rPr>
          <w:b/>
          <w:vertAlign w:val="subscript"/>
        </w:rPr>
        <w:t>50</w:t>
      </w:r>
      <w:r w:rsidRPr="003301BC">
        <w:rPr>
          <w:b/>
        </w:rPr>
        <w:t xml:space="preserve"> and ID</w:t>
      </w:r>
      <w:r w:rsidRPr="003301BC">
        <w:rPr>
          <w:b/>
          <w:vertAlign w:val="subscript"/>
        </w:rPr>
        <w:t>80</w:t>
      </w:r>
      <w:r w:rsidRPr="003301BC">
        <w:rPr>
          <w:b/>
        </w:rPr>
        <w:t xml:space="preserve"> titers </w:t>
      </w:r>
      <w:r w:rsidR="003301BC" w:rsidRPr="003301BC">
        <w:rPr>
          <w:b/>
        </w:rPr>
        <w:t xml:space="preserve">against </w:t>
      </w:r>
      <w:r w:rsidR="003301BC" w:rsidRPr="003301BC">
        <w:rPr>
          <w:rFonts w:cstheme="minorHAnsi"/>
          <w:b/>
        </w:rPr>
        <w:t>MN.3, MW965.26, and PVO.4 Env-</w:t>
      </w:r>
      <w:proofErr w:type="spellStart"/>
      <w:r w:rsidR="003301BC" w:rsidRPr="003301BC">
        <w:rPr>
          <w:rFonts w:cstheme="minorHAnsi"/>
          <w:b/>
        </w:rPr>
        <w:t>pseudotyped</w:t>
      </w:r>
      <w:proofErr w:type="spellEnd"/>
      <w:r w:rsidR="003301BC" w:rsidRPr="003301BC">
        <w:rPr>
          <w:rFonts w:cstheme="minorHAnsi"/>
          <w:b/>
        </w:rPr>
        <w:t xml:space="preserve"> viruses</w:t>
      </w:r>
      <w:r w:rsidR="003301BC" w:rsidRPr="003301BC">
        <w:rPr>
          <w:b/>
        </w:rPr>
        <w:t xml:space="preserve"> </w:t>
      </w:r>
      <w:r w:rsidRPr="003301BC">
        <w:rPr>
          <w:b/>
        </w:rPr>
        <w:t xml:space="preserve">among the </w:t>
      </w:r>
      <w:r w:rsidR="003301BC" w:rsidRPr="003301BC">
        <w:rPr>
          <w:b/>
        </w:rPr>
        <w:t>1079</w:t>
      </w:r>
      <w:r w:rsidRPr="003301BC">
        <w:rPr>
          <w:b/>
        </w:rPr>
        <w:t xml:space="preserve"> serum samples</w:t>
      </w:r>
      <w:r w:rsidR="003301BC" w:rsidRPr="003301BC">
        <w:rPr>
          <w:b/>
        </w:rPr>
        <w:t>.</w:t>
      </w:r>
      <w:r w:rsidR="003301BC">
        <w:t xml:space="preserve"> </w:t>
      </w:r>
    </w:p>
    <w:p w14:paraId="3D3EB04C" w14:textId="4AAC7D8F" w:rsidR="00B75465" w:rsidRDefault="00B75465">
      <w:r>
        <w:rPr>
          <w:noProof/>
        </w:rPr>
        <w:lastRenderedPageBreak/>
        <w:drawing>
          <wp:inline distT="0" distB="0" distL="0" distR="0" wp14:anchorId="50207027" wp14:editId="7D3739AC">
            <wp:extent cx="5943600" cy="371792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7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59BD60" w14:textId="091A49AC" w:rsidR="00B75465" w:rsidRDefault="00B75465">
      <w:r>
        <w:rPr>
          <w:noProof/>
        </w:rPr>
        <w:drawing>
          <wp:inline distT="0" distB="0" distL="0" distR="0" wp14:anchorId="508912F7" wp14:editId="52420F0E">
            <wp:extent cx="5943600" cy="343725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37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BDF31E" w14:textId="2B5B108B" w:rsidR="0031544C" w:rsidRPr="00820001" w:rsidRDefault="0031544C" w:rsidP="0031544C">
      <w:pPr>
        <w:rPr>
          <w:b/>
        </w:rPr>
      </w:pPr>
      <w:r w:rsidRPr="00820001">
        <w:rPr>
          <w:b/>
        </w:rPr>
        <w:t>Table S</w:t>
      </w:r>
      <w:r w:rsidR="00B75465" w:rsidRPr="00820001">
        <w:rPr>
          <w:b/>
        </w:rPr>
        <w:t>3</w:t>
      </w:r>
      <w:r w:rsidRPr="00820001">
        <w:rPr>
          <w:b/>
        </w:rPr>
        <w:t xml:space="preserve">: Frequency of undetectable </w:t>
      </w:r>
      <w:r w:rsidR="001C30AC" w:rsidRPr="00820001">
        <w:rPr>
          <w:b/>
        </w:rPr>
        <w:t xml:space="preserve">(i.e., negative response) </w:t>
      </w:r>
      <w:r w:rsidRPr="00820001">
        <w:rPr>
          <w:b/>
        </w:rPr>
        <w:t xml:space="preserve">and detectable </w:t>
      </w:r>
      <w:r w:rsidR="001C30AC" w:rsidRPr="00820001">
        <w:rPr>
          <w:b/>
        </w:rPr>
        <w:t xml:space="preserve">(i.e., positive) </w:t>
      </w:r>
      <w:r w:rsidRPr="00820001">
        <w:rPr>
          <w:b/>
        </w:rPr>
        <w:t>serum concentration and serum neutralization ID</w:t>
      </w:r>
      <w:r w:rsidRPr="00820001">
        <w:rPr>
          <w:b/>
          <w:vertAlign w:val="subscript"/>
        </w:rPr>
        <w:t>50</w:t>
      </w:r>
      <w:r w:rsidRPr="00820001">
        <w:rPr>
          <w:b/>
        </w:rPr>
        <w:t xml:space="preserve"> and ID</w:t>
      </w:r>
      <w:r w:rsidRPr="00820001">
        <w:rPr>
          <w:b/>
          <w:vertAlign w:val="subscript"/>
        </w:rPr>
        <w:t>80</w:t>
      </w:r>
      <w:r w:rsidRPr="00820001">
        <w:rPr>
          <w:b/>
        </w:rPr>
        <w:t xml:space="preserve"> titers among </w:t>
      </w:r>
      <w:r w:rsidR="00E100C9" w:rsidRPr="00820001">
        <w:rPr>
          <w:b/>
        </w:rPr>
        <w:t xml:space="preserve">the </w:t>
      </w:r>
      <w:r w:rsidRPr="00820001">
        <w:rPr>
          <w:b/>
        </w:rPr>
        <w:t xml:space="preserve">30 serum samples </w:t>
      </w:r>
      <w:r w:rsidR="00E100C9" w:rsidRPr="00820001">
        <w:rPr>
          <w:b/>
        </w:rPr>
        <w:t>for which TZM-bl assays were run against the</w:t>
      </w:r>
      <w:r w:rsidRPr="00820001">
        <w:rPr>
          <w:b/>
        </w:rPr>
        <w:t xml:space="preserve"> global panel of 1</w:t>
      </w:r>
      <w:r w:rsidR="00265EE1" w:rsidRPr="00820001">
        <w:rPr>
          <w:b/>
        </w:rPr>
        <w:t>1</w:t>
      </w:r>
      <w:r w:rsidRPr="00820001">
        <w:rPr>
          <w:b/>
        </w:rPr>
        <w:t xml:space="preserve"> </w:t>
      </w:r>
      <w:r w:rsidR="00E100C9" w:rsidRPr="00820001">
        <w:rPr>
          <w:b/>
        </w:rPr>
        <w:t>Env-</w:t>
      </w:r>
      <w:proofErr w:type="spellStart"/>
      <w:r w:rsidR="00E100C9" w:rsidRPr="00820001">
        <w:rPr>
          <w:b/>
        </w:rPr>
        <w:t>pseudotyped</w:t>
      </w:r>
      <w:proofErr w:type="spellEnd"/>
      <w:r w:rsidR="00E100C9" w:rsidRPr="00820001">
        <w:rPr>
          <w:b/>
        </w:rPr>
        <w:t xml:space="preserve"> </w:t>
      </w:r>
      <w:r w:rsidRPr="00820001">
        <w:rPr>
          <w:b/>
        </w:rPr>
        <w:t xml:space="preserve">viruses.  </w:t>
      </w:r>
    </w:p>
    <w:p w14:paraId="5D24988B" w14:textId="77777777" w:rsidR="0031544C" w:rsidRDefault="0031544C"/>
    <w:p w14:paraId="5FFCF3BF" w14:textId="77777777" w:rsidR="00E04A39" w:rsidRDefault="00E04A39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7EFF7B52" wp14:editId="2A2AF9BE">
            <wp:extent cx="5943600" cy="4013835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13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4A39">
        <w:rPr>
          <w:noProof/>
        </w:rPr>
        <w:t xml:space="preserve"> </w:t>
      </w:r>
      <w:r>
        <w:rPr>
          <w:noProof/>
        </w:rPr>
        <w:drawing>
          <wp:inline distT="0" distB="0" distL="0" distR="0" wp14:anchorId="4DBBB8BA" wp14:editId="35AA9515">
            <wp:extent cx="5943600" cy="386778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67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4A39">
        <w:rPr>
          <w:noProof/>
        </w:rPr>
        <w:t xml:space="preserve"> </w:t>
      </w:r>
      <w:r>
        <w:rPr>
          <w:noProof/>
        </w:rPr>
        <w:lastRenderedPageBreak/>
        <w:drawing>
          <wp:inline distT="0" distB="0" distL="0" distR="0" wp14:anchorId="6C26147A" wp14:editId="0BEC81F6">
            <wp:extent cx="5943600" cy="1558925"/>
            <wp:effectExtent l="0" t="0" r="0" b="31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58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4A39">
        <w:rPr>
          <w:noProof/>
        </w:rPr>
        <w:t xml:space="preserve"> </w:t>
      </w:r>
      <w:r>
        <w:rPr>
          <w:noProof/>
        </w:rPr>
        <w:drawing>
          <wp:inline distT="0" distB="0" distL="0" distR="0" wp14:anchorId="0B4274BD" wp14:editId="0F853D3F">
            <wp:extent cx="5943600" cy="29527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52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1FCBC5" w14:textId="77777777" w:rsidR="00827852" w:rsidRDefault="00827852"/>
    <w:p w14:paraId="1D0BEA5A" w14:textId="36AE5462" w:rsidR="003E0A70" w:rsidRPr="006D481A" w:rsidRDefault="00820001" w:rsidP="003E0A70">
      <w:pPr>
        <w:rPr>
          <w:b/>
        </w:rPr>
      </w:pPr>
      <w:r>
        <w:rPr>
          <w:b/>
        </w:rPr>
        <w:br w:type="page"/>
      </w:r>
      <w:r w:rsidR="003E0A70">
        <w:rPr>
          <w:b/>
        </w:rPr>
        <w:lastRenderedPageBreak/>
        <w:t xml:space="preserve">Figure </w:t>
      </w:r>
      <w:r w:rsidR="003E0A70" w:rsidRPr="007B3514">
        <w:rPr>
          <w:b/>
        </w:rPr>
        <w:t>S</w:t>
      </w:r>
      <w:r w:rsidR="006D481A">
        <w:rPr>
          <w:b/>
        </w:rPr>
        <w:t>1</w:t>
      </w:r>
      <w:r w:rsidR="003E0A70" w:rsidRPr="007B3514">
        <w:rPr>
          <w:b/>
        </w:rPr>
        <w:t>: Summaries of</w:t>
      </w:r>
      <w:r w:rsidR="003E0A70">
        <w:t xml:space="preserve"> </w:t>
      </w:r>
      <w:r w:rsidR="003E0A70">
        <w:rPr>
          <w:b/>
        </w:rPr>
        <w:t xml:space="preserve">fold difference, relative fold difference, and </w:t>
      </w:r>
      <w:r w:rsidR="00002547">
        <w:rPr>
          <w:b/>
        </w:rPr>
        <w:t xml:space="preserve">relative </w:t>
      </w:r>
      <w:r w:rsidR="003E0A70">
        <w:rPr>
          <w:b/>
        </w:rPr>
        <w:t>mean squared prediction error of predicted vs. observed ID</w:t>
      </w:r>
      <w:r w:rsidR="003E0A70" w:rsidRPr="004F6908">
        <w:rPr>
          <w:b/>
          <w:vertAlign w:val="subscript"/>
        </w:rPr>
        <w:t>50</w:t>
      </w:r>
      <w:r w:rsidR="003E0A70">
        <w:rPr>
          <w:b/>
        </w:rPr>
        <w:t xml:space="preserve"> and ID</w:t>
      </w:r>
      <w:r w:rsidR="003E0A70" w:rsidRPr="004F6908">
        <w:rPr>
          <w:b/>
          <w:vertAlign w:val="subscript"/>
        </w:rPr>
        <w:t>80</w:t>
      </w:r>
      <w:r w:rsidR="003E0A70">
        <w:rPr>
          <w:b/>
        </w:rPr>
        <w:t xml:space="preserve"> titers </w:t>
      </w:r>
      <w:r w:rsidR="003E0A70" w:rsidRPr="00147892">
        <w:rPr>
          <w:b/>
        </w:rPr>
        <w:t xml:space="preserve">against </w:t>
      </w:r>
      <w:r w:rsidR="003E0A70">
        <w:rPr>
          <w:b/>
        </w:rPr>
        <w:t>the 11 global panel Env-</w:t>
      </w:r>
      <w:proofErr w:type="spellStart"/>
      <w:r w:rsidR="003E0A70">
        <w:rPr>
          <w:b/>
        </w:rPr>
        <w:t>pseudotyped</w:t>
      </w:r>
      <w:proofErr w:type="spellEnd"/>
      <w:r w:rsidR="003E0A70">
        <w:rPr>
          <w:b/>
        </w:rPr>
        <w:t xml:space="preserve"> viruses based on prediction Approaches 1 &amp; 2. </w:t>
      </w:r>
      <w:r w:rsidR="003E0A70" w:rsidRPr="00AB1511">
        <w:t xml:space="preserve">The fold difference is calculated as </w:t>
      </w:r>
      <w:r w:rsidR="003E0A70">
        <w:t xml:space="preserve">the ratio of </w:t>
      </w:r>
      <w:r w:rsidR="003E0A70" w:rsidRPr="00AB1511">
        <w:t xml:space="preserve">predicted over observed titers; the relative fold difference is calculated as the difference of the </w:t>
      </w:r>
      <w:r w:rsidR="003E0A70">
        <w:t xml:space="preserve">log-transformed </w:t>
      </w:r>
      <w:r w:rsidR="003E0A70" w:rsidRPr="00AB1511">
        <w:t xml:space="preserve">predicted and observed titers over the </w:t>
      </w:r>
      <w:r w:rsidR="003E0A70">
        <w:t xml:space="preserve">log-transformed </w:t>
      </w:r>
      <w:r w:rsidR="003E0A70" w:rsidRPr="00AB1511">
        <w:t>observed titers</w:t>
      </w:r>
      <w:r w:rsidR="003E0A70">
        <w:t xml:space="preserve">; the </w:t>
      </w:r>
      <w:r w:rsidR="00002547">
        <w:t xml:space="preserve">relative </w:t>
      </w:r>
      <w:r w:rsidR="003E0A70" w:rsidRPr="00AB1511">
        <w:t>mean prediction error is calculated as the average of the squared difference between the predicted and observed</w:t>
      </w:r>
      <w:r w:rsidR="003E0A70">
        <w:t xml:space="preserve"> titers </w:t>
      </w:r>
      <w:r w:rsidR="003E0A70" w:rsidRPr="00AB1511">
        <w:t>based on log-transformed</w:t>
      </w:r>
      <w:r w:rsidR="003E0A70">
        <w:t xml:space="preserve"> titers</w:t>
      </w:r>
      <w:r w:rsidR="00002547">
        <w:t xml:space="preserve"> relative to Approach 1</w:t>
      </w:r>
      <w:r w:rsidR="003E0A70">
        <w:t xml:space="preserve">. </w:t>
      </w:r>
      <w:r w:rsidR="003E0A70" w:rsidRPr="00AB1511">
        <w:t xml:space="preserve">  </w:t>
      </w:r>
    </w:p>
    <w:p w14:paraId="6D2A4F17" w14:textId="77777777" w:rsidR="003E0A70" w:rsidRDefault="003E0A70" w:rsidP="003E0A70">
      <w:pPr>
        <w:autoSpaceDE w:val="0"/>
        <w:autoSpaceDN w:val="0"/>
        <w:adjustRightInd w:val="0"/>
        <w:spacing w:after="0"/>
        <w:rPr>
          <w:b/>
        </w:rPr>
      </w:pPr>
    </w:p>
    <w:p w14:paraId="6CF4F63E" w14:textId="507E73CF" w:rsidR="003E0A70" w:rsidRDefault="0002118A">
      <w:r>
        <w:rPr>
          <w:noProof/>
        </w:rPr>
        <w:drawing>
          <wp:inline distT="0" distB="0" distL="0" distR="0" wp14:anchorId="1E2DB720" wp14:editId="3EE6B2FE">
            <wp:extent cx="5943600" cy="396811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8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B8A1BE" w14:textId="77777777" w:rsidR="003E0A70" w:rsidRDefault="003E0A70"/>
    <w:p w14:paraId="45F2372A" w14:textId="77777777" w:rsidR="00820001" w:rsidRDefault="00820001">
      <w:r>
        <w:br w:type="page"/>
      </w:r>
    </w:p>
    <w:p w14:paraId="051132C5" w14:textId="7F5D18D9" w:rsidR="000F4CC2" w:rsidRPr="006D481A" w:rsidRDefault="00314B21">
      <w:pPr>
        <w:rPr>
          <w:rFonts w:cstheme="minorHAnsi"/>
        </w:rPr>
      </w:pPr>
      <w:r>
        <w:lastRenderedPageBreak/>
        <w:t>Figure S</w:t>
      </w:r>
      <w:r w:rsidR="00602A8F">
        <w:t>2</w:t>
      </w:r>
      <w:r>
        <w:t xml:space="preserve">: </w:t>
      </w:r>
      <w:r w:rsidR="0025632D" w:rsidRPr="00147892">
        <w:rPr>
          <w:b/>
        </w:rPr>
        <w:t>Observed vs. predicted serum neutralization ID</w:t>
      </w:r>
      <w:r w:rsidR="0025632D" w:rsidRPr="001C30AC">
        <w:rPr>
          <w:b/>
          <w:vertAlign w:val="subscript"/>
        </w:rPr>
        <w:t>50</w:t>
      </w:r>
      <w:r w:rsidR="0025632D" w:rsidRPr="00147892">
        <w:rPr>
          <w:b/>
        </w:rPr>
        <w:t xml:space="preserve"> </w:t>
      </w:r>
      <w:r w:rsidR="000F4CC2">
        <w:rPr>
          <w:b/>
        </w:rPr>
        <w:t xml:space="preserve">(Panel A) </w:t>
      </w:r>
      <w:r w:rsidR="0025632D" w:rsidRPr="00147892">
        <w:rPr>
          <w:b/>
        </w:rPr>
        <w:t>and ID</w:t>
      </w:r>
      <w:r w:rsidR="0025632D" w:rsidRPr="001C30AC">
        <w:rPr>
          <w:b/>
          <w:vertAlign w:val="subscript"/>
        </w:rPr>
        <w:t>80</w:t>
      </w:r>
      <w:r w:rsidR="0025632D" w:rsidRPr="00147892">
        <w:rPr>
          <w:b/>
        </w:rPr>
        <w:t xml:space="preserve"> </w:t>
      </w:r>
      <w:r w:rsidR="000F4CC2">
        <w:rPr>
          <w:b/>
        </w:rPr>
        <w:t xml:space="preserve">(Panel B) </w:t>
      </w:r>
      <w:r w:rsidR="0025632D" w:rsidRPr="00147892">
        <w:rPr>
          <w:b/>
        </w:rPr>
        <w:t xml:space="preserve">titers against </w:t>
      </w:r>
      <w:r w:rsidR="0025632D">
        <w:rPr>
          <w:b/>
        </w:rPr>
        <w:t xml:space="preserve">11 tier 2 </w:t>
      </w:r>
      <w:r w:rsidR="00895951">
        <w:rPr>
          <w:b/>
        </w:rPr>
        <w:t>Env-</w:t>
      </w:r>
      <w:proofErr w:type="spellStart"/>
      <w:r w:rsidR="00895951">
        <w:rPr>
          <w:b/>
        </w:rPr>
        <w:t>pseudotyped</w:t>
      </w:r>
      <w:proofErr w:type="spellEnd"/>
      <w:r w:rsidR="00895951">
        <w:rPr>
          <w:b/>
        </w:rPr>
        <w:t xml:space="preserve"> </w:t>
      </w:r>
      <w:r w:rsidR="000F4CC2">
        <w:rPr>
          <w:b/>
        </w:rPr>
        <w:t xml:space="preserve">viruses </w:t>
      </w:r>
      <w:r w:rsidR="00895951">
        <w:rPr>
          <w:b/>
        </w:rPr>
        <w:t xml:space="preserve">as obtained </w:t>
      </w:r>
      <w:r w:rsidR="0025632D" w:rsidRPr="00147892">
        <w:rPr>
          <w:rFonts w:cstheme="minorHAnsi"/>
          <w:b/>
        </w:rPr>
        <w:t>using Approaches 1</w:t>
      </w:r>
      <w:r w:rsidR="000F4CC2">
        <w:rPr>
          <w:rFonts w:cstheme="minorHAnsi"/>
          <w:b/>
        </w:rPr>
        <w:t xml:space="preserve"> and 2</w:t>
      </w:r>
      <w:r w:rsidR="0025632D" w:rsidRPr="00147892">
        <w:rPr>
          <w:rFonts w:cstheme="minorHAnsi"/>
          <w:b/>
        </w:rPr>
        <w:t>.</w:t>
      </w:r>
      <w:r w:rsidR="0025632D" w:rsidRPr="00147892">
        <w:rPr>
          <w:rFonts w:cstheme="minorHAnsi"/>
        </w:rPr>
        <w:t xml:space="preserve"> Data were generated for HVTN104 participants </w:t>
      </w:r>
      <w:r w:rsidR="000F4CC2">
        <w:rPr>
          <w:rFonts w:cstheme="minorHAnsi"/>
        </w:rPr>
        <w:t>who received 10 mg/</w:t>
      </w:r>
      <w:r w:rsidR="00895951">
        <w:rPr>
          <w:rFonts w:cstheme="minorHAnsi"/>
        </w:rPr>
        <w:t>k</w:t>
      </w:r>
      <w:r w:rsidR="000F4CC2">
        <w:rPr>
          <w:rFonts w:cstheme="minorHAnsi"/>
        </w:rPr>
        <w:t>g (Group 4) or 30 mg/kg (Group 5) IV of VRC01</w:t>
      </w:r>
      <w:r w:rsidR="00F42402">
        <w:rPr>
          <w:rFonts w:cstheme="minorHAnsi"/>
        </w:rPr>
        <w:t>.</w:t>
      </w:r>
      <w:r w:rsidR="00895951">
        <w:rPr>
          <w:rFonts w:cstheme="minorHAnsi"/>
        </w:rPr>
        <w:fldChar w:fldCharType="begin">
          <w:fldData xml:space="preserve">PEVuZE5vdGU+PENpdGU+PEF1dGhvcj5IdWFuZzwvQXV0aG9yPjxZZWFyPjIwMTc8L1llYXI+PFJl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=
</w:fldData>
        </w:fldChar>
      </w:r>
      <w:r w:rsidR="00F42402">
        <w:rPr>
          <w:rFonts w:cstheme="minorHAnsi"/>
        </w:rPr>
        <w:instrText xml:space="preserve"> ADDIN EN.CITE </w:instrText>
      </w:r>
      <w:r w:rsidR="00F42402">
        <w:rPr>
          <w:rFonts w:cstheme="minorHAnsi"/>
        </w:rPr>
        <w:fldChar w:fldCharType="begin">
          <w:fldData xml:space="preserve">PEVuZE5vdGU+PENpdGU+PEF1dGhvcj5IdWFuZzwvQXV0aG9yPjxZZWFyPjIwMTc8L1llYXI+PFJl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=
</w:fldData>
        </w:fldChar>
      </w:r>
      <w:r w:rsidR="00F42402">
        <w:rPr>
          <w:rFonts w:cstheme="minorHAnsi"/>
        </w:rPr>
        <w:instrText xml:space="preserve"> ADDIN EN.CITE.DATA </w:instrText>
      </w:r>
      <w:r w:rsidR="00F42402">
        <w:rPr>
          <w:rFonts w:cstheme="minorHAnsi"/>
        </w:rPr>
      </w:r>
      <w:r w:rsidR="00F42402">
        <w:rPr>
          <w:rFonts w:cstheme="minorHAnsi"/>
        </w:rPr>
        <w:fldChar w:fldCharType="end"/>
      </w:r>
      <w:r w:rsidR="00895951">
        <w:rPr>
          <w:rFonts w:cstheme="minorHAnsi"/>
        </w:rPr>
      </w:r>
      <w:r w:rsidR="00895951">
        <w:rPr>
          <w:rFonts w:cstheme="minorHAnsi"/>
        </w:rPr>
        <w:fldChar w:fldCharType="separate"/>
      </w:r>
      <w:r w:rsidR="00F42402" w:rsidRPr="00F42402">
        <w:rPr>
          <w:rFonts w:cstheme="minorHAnsi"/>
          <w:noProof/>
          <w:vertAlign w:val="superscript"/>
        </w:rPr>
        <w:t>2,3</w:t>
      </w:r>
      <w:r w:rsidR="00895951">
        <w:rPr>
          <w:rFonts w:cstheme="minorHAnsi"/>
        </w:rPr>
        <w:fldChar w:fldCharType="end"/>
      </w:r>
    </w:p>
    <w:p w14:paraId="7FD5540E" w14:textId="386D8F0C" w:rsidR="00E100C9" w:rsidRDefault="0002118A">
      <w:r w:rsidRPr="0002118A">
        <w:rPr>
          <w:noProof/>
        </w:rPr>
        <w:t xml:space="preserve"> </w:t>
      </w:r>
      <w:r>
        <w:rPr>
          <w:noProof/>
        </w:rPr>
        <w:drawing>
          <wp:inline distT="0" distB="0" distL="0" distR="0" wp14:anchorId="719FDFE1" wp14:editId="70CE8181">
            <wp:extent cx="5943600" cy="3886835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86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68889" w14:textId="77777777" w:rsidR="00E100C9" w:rsidRDefault="00E100C9"/>
    <w:p w14:paraId="58BC880E" w14:textId="2D80A046" w:rsidR="00895951" w:rsidRDefault="00895951" w:rsidP="00895951">
      <w:pPr>
        <w:pStyle w:val="EndNoteBibliography"/>
        <w:spacing w:after="0"/>
      </w:pPr>
      <w:r>
        <w:t>Supplementary References</w:t>
      </w:r>
    </w:p>
    <w:p w14:paraId="7E156F74" w14:textId="77777777" w:rsidR="00895951" w:rsidRDefault="00895951" w:rsidP="00895951">
      <w:pPr>
        <w:pStyle w:val="EndNoteBibliography"/>
        <w:spacing w:after="0"/>
      </w:pPr>
    </w:p>
    <w:p w14:paraId="0772E183" w14:textId="77777777" w:rsidR="00F42402" w:rsidRPr="00F42402" w:rsidRDefault="00E100C9" w:rsidP="00F4240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42402" w:rsidRPr="00F42402">
        <w:t>1.</w:t>
      </w:r>
      <w:r w:rsidR="00F42402" w:rsidRPr="00F42402">
        <w:tab/>
        <w:t xml:space="preserve">deCamp A, Hraber P, Bailer RT, et al. Global panel of HIV-1 Env reference strains for standardized assessments of vaccine-elicited neutralizing antibodies. </w:t>
      </w:r>
      <w:r w:rsidR="00F42402" w:rsidRPr="00F42402">
        <w:rPr>
          <w:i/>
        </w:rPr>
        <w:t xml:space="preserve">J Virol. </w:t>
      </w:r>
      <w:r w:rsidR="00F42402" w:rsidRPr="00F42402">
        <w:t>2014;88(5):2489-2507.</w:t>
      </w:r>
    </w:p>
    <w:p w14:paraId="13843EB0" w14:textId="77777777" w:rsidR="00F42402" w:rsidRPr="00F42402" w:rsidRDefault="00F42402" w:rsidP="00F42402">
      <w:pPr>
        <w:pStyle w:val="EndNoteBibliography"/>
        <w:spacing w:after="0"/>
        <w:ind w:left="720" w:hanging="720"/>
      </w:pPr>
      <w:r w:rsidRPr="00F42402">
        <w:t>2.</w:t>
      </w:r>
      <w:r w:rsidRPr="00F42402">
        <w:tab/>
        <w:t xml:space="preserve">Huang Y, Zhang L, Ledgerwood J, et al. Population pharmacokinetics analysis of VRC01, an HIV-1 broadly neutralizing monoclonal antibody, in healthy adults. </w:t>
      </w:r>
      <w:r w:rsidRPr="00F42402">
        <w:rPr>
          <w:i/>
        </w:rPr>
        <w:t xml:space="preserve">MAbs. </w:t>
      </w:r>
      <w:r w:rsidRPr="00F42402">
        <w:t>2017;9(5):792-800.</w:t>
      </w:r>
    </w:p>
    <w:p w14:paraId="219B6153" w14:textId="77777777" w:rsidR="00F42402" w:rsidRPr="00F42402" w:rsidRDefault="00F42402" w:rsidP="00F42402">
      <w:pPr>
        <w:pStyle w:val="EndNoteBibliography"/>
        <w:ind w:left="720" w:hanging="720"/>
      </w:pPr>
      <w:r w:rsidRPr="00F42402">
        <w:t>3.</w:t>
      </w:r>
      <w:r w:rsidRPr="00F42402">
        <w:tab/>
        <w:t xml:space="preserve">Mayer KH, Seaton KE, Huang Y, et al. Safety, pharmacokinetics, and immunological activities of multiple intravenous or subcutaneous doses of an anti-HIV monoclonal antibody, VRC01, administered to HIV-uninfected adults: Results of a phase 1 randomized trial. </w:t>
      </w:r>
      <w:r w:rsidRPr="00F42402">
        <w:rPr>
          <w:i/>
        </w:rPr>
        <w:t xml:space="preserve">PLoS Med. </w:t>
      </w:r>
      <w:r w:rsidRPr="00F42402">
        <w:t>2017;14(11):e1002435.</w:t>
      </w:r>
    </w:p>
    <w:p w14:paraId="1D30DA01" w14:textId="7D2578E2" w:rsidR="00314B21" w:rsidRDefault="00E100C9">
      <w:r>
        <w:fldChar w:fldCharType="end"/>
      </w:r>
    </w:p>
    <w:sectPr w:rsidR="00314B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wsf0ad8wstaueas2cvf9fhdt2wxaet0zs0&quot;&gt;VRC01 serum neut predict&lt;record-ids&gt;&lt;item&gt;5&lt;/item&gt;&lt;item&gt;6&lt;/item&gt;&lt;item&gt;7&lt;/item&gt;&lt;/record-ids&gt;&lt;/item&gt;&lt;/Libraries&gt;"/>
  </w:docVars>
  <w:rsids>
    <w:rsidRoot w:val="005E6197"/>
    <w:rsid w:val="00002547"/>
    <w:rsid w:val="00013579"/>
    <w:rsid w:val="0002118A"/>
    <w:rsid w:val="00040874"/>
    <w:rsid w:val="000845A1"/>
    <w:rsid w:val="000A4D0E"/>
    <w:rsid w:val="000F4CC2"/>
    <w:rsid w:val="00100441"/>
    <w:rsid w:val="001C30AC"/>
    <w:rsid w:val="001D35D7"/>
    <w:rsid w:val="001E61AA"/>
    <w:rsid w:val="00234601"/>
    <w:rsid w:val="0025632D"/>
    <w:rsid w:val="00265EE1"/>
    <w:rsid w:val="00305293"/>
    <w:rsid w:val="00314B21"/>
    <w:rsid w:val="0031544C"/>
    <w:rsid w:val="003301BC"/>
    <w:rsid w:val="00330506"/>
    <w:rsid w:val="00332859"/>
    <w:rsid w:val="00390658"/>
    <w:rsid w:val="0039418C"/>
    <w:rsid w:val="003E0A70"/>
    <w:rsid w:val="005703C2"/>
    <w:rsid w:val="005C0D73"/>
    <w:rsid w:val="005C4A28"/>
    <w:rsid w:val="005E6197"/>
    <w:rsid w:val="00602A8F"/>
    <w:rsid w:val="0062520D"/>
    <w:rsid w:val="006D481A"/>
    <w:rsid w:val="00734FB7"/>
    <w:rsid w:val="007B3514"/>
    <w:rsid w:val="00820001"/>
    <w:rsid w:val="00827852"/>
    <w:rsid w:val="00895951"/>
    <w:rsid w:val="00974417"/>
    <w:rsid w:val="00976C42"/>
    <w:rsid w:val="00A52D85"/>
    <w:rsid w:val="00B4127C"/>
    <w:rsid w:val="00B75465"/>
    <w:rsid w:val="00C3338A"/>
    <w:rsid w:val="00C70E1B"/>
    <w:rsid w:val="00CB61AB"/>
    <w:rsid w:val="00D25153"/>
    <w:rsid w:val="00D75F0D"/>
    <w:rsid w:val="00D7607C"/>
    <w:rsid w:val="00E04A39"/>
    <w:rsid w:val="00E100C9"/>
    <w:rsid w:val="00EC4170"/>
    <w:rsid w:val="00F13DF8"/>
    <w:rsid w:val="00F424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BD0A37"/>
  <w15:chartTrackingRefBased/>
  <w15:docId w15:val="{7D5D19A2-A57D-4C8C-9CD2-45FAEA4B91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06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0658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00C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00C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00C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00C9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E100C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100C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100C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100C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100C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107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447</Words>
  <Characters>2552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, Yunda</dc:creator>
  <cp:keywords/>
  <dc:description/>
  <cp:lastModifiedBy>Lindsay Carpp</cp:lastModifiedBy>
  <cp:revision>2</cp:revision>
  <dcterms:created xsi:type="dcterms:W3CDTF">2019-09-04T02:03:00Z</dcterms:created>
  <dcterms:modified xsi:type="dcterms:W3CDTF">2019-09-04T02:03:00Z</dcterms:modified>
</cp:coreProperties>
</file>